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5ED48ECA" w14:textId="609F2751" w:rsidR="00EB7AC0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24422" w:history="1">
            <w:r w:rsidR="00EB7AC0" w:rsidRPr="001A3772">
              <w:rPr>
                <w:rStyle w:val="Hyperlink"/>
                <w:noProof/>
              </w:rPr>
              <w:t>1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Uvod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2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1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1B76B3E0" w14:textId="0B167EBE" w:rsidR="00EB7AC0" w:rsidRDefault="00EB7AC0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3" w:history="1">
            <w:r w:rsidRPr="001A3772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DF5FB5" w14:textId="1FD80B8D" w:rsidR="00EB7AC0" w:rsidRDefault="00EB7AC0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4" w:history="1">
            <w:r w:rsidRPr="001A3772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677999" w14:textId="40706269" w:rsidR="00EB7AC0" w:rsidRDefault="00EB7AC0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5" w:history="1">
            <w:r w:rsidRPr="001A3772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B0AA10" w14:textId="362CC26D" w:rsidR="00EB7AC0" w:rsidRDefault="00EB7AC0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6" w:history="1">
            <w:r w:rsidRPr="001A3772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Kotl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790C97" w14:textId="3AE2F3E7" w:rsidR="00EB7AC0" w:rsidRDefault="00EB7AC0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7" w:history="1">
            <w:r w:rsidRPr="001A3772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Jez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E4E289" w14:textId="7A9765DB" w:rsidR="00EB7AC0" w:rsidRDefault="00EB7AC0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8" w:history="1">
            <w:r w:rsidRPr="001A3772">
              <w:rPr>
                <w:rStyle w:val="Hyperlink"/>
                <w:noProof/>
              </w:rPr>
              <w:t>3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Osnovna sintak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D367FA" w14:textId="66B1E9C9" w:rsidR="00EB7AC0" w:rsidRDefault="00EB7AC0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9" w:history="1">
            <w:r w:rsidRPr="001A3772">
              <w:rPr>
                <w:rStyle w:val="Hyperlink"/>
                <w:noProof/>
              </w:rPr>
              <w:t>3.1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Rad s paketi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48C33B" w14:textId="2DF59F1E" w:rsidR="00EB7AC0" w:rsidRDefault="00EB7AC0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0" w:history="1">
            <w:r w:rsidRPr="001A3772">
              <w:rPr>
                <w:rStyle w:val="Hyperlink"/>
                <w:noProof/>
              </w:rPr>
              <w:t>3.1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Fun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766700" w14:textId="1AED9850" w:rsidR="00EB7AC0" w:rsidRDefault="00EB7AC0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1" w:history="1">
            <w:r w:rsidRPr="001A3772">
              <w:rPr>
                <w:rStyle w:val="Hyperlink"/>
                <w:noProof/>
              </w:rPr>
              <w:t>3.1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Varij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5A7085" w14:textId="308DA65F" w:rsidR="00EB7AC0" w:rsidRDefault="00EB7AC0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2" w:history="1">
            <w:r w:rsidRPr="001A3772">
              <w:rPr>
                <w:rStyle w:val="Hyperlink"/>
                <w:noProof/>
              </w:rPr>
              <w:t>3.1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String predlošc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9B9288" w14:textId="41C6494C" w:rsidR="00EB7AC0" w:rsidRDefault="00EB7AC0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3" w:history="1">
            <w:r w:rsidRPr="001A3772">
              <w:rPr>
                <w:rStyle w:val="Hyperlink"/>
                <w:noProof/>
              </w:rPr>
              <w:t>3.1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1A3772">
              <w:rPr>
                <w:rStyle w:val="Hyperlink"/>
                <w:noProof/>
              </w:rPr>
              <w:t>Uvjetni izraz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244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4F513AC1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524422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524423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77777777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ao što vidimo projekata je stvarno mnogo, te svaki ima svoju specifičnu namjenu koje mogu zadovoljiti mnoštvo potreba korisnik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24424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28475F1D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</w:t>
      </w:r>
      <w:r w:rsidR="005B3978">
        <w:t xml:space="preserve"> (Izvor:</w:t>
      </w:r>
      <w:r>
        <w:t xml:space="preserve">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  <w:r w:rsidR="005B3978">
        <w:t>)</w:t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24425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1D62532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524426"/>
      <w:proofErr w:type="spellStart"/>
      <w:r>
        <w:lastRenderedPageBreak/>
        <w:t>Kotlin</w:t>
      </w:r>
      <w:bookmarkEnd w:id="7"/>
      <w:proofErr w:type="spellEnd"/>
    </w:p>
    <w:p w14:paraId="501854A1" w14:textId="5923C76A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d)","plainTextFormattedCitation":"(JetBrains s.r.o., 2020d)","previouslyFormattedCitation":"(JetBrains s.r.o.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91D73" w:rsidRPr="00F91D73">
        <w:rPr>
          <w:rFonts w:ascii="Arial" w:hAnsi="Arial" w:cs="Arial"/>
          <w:noProof/>
          <w:sz w:val="22"/>
          <w:szCs w:val="22"/>
        </w:rPr>
        <w:t>(JetBrains s.r.o., 2020d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4C7EE" w14:textId="77777777" w:rsidR="005B397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</w:t>
      </w:r>
      <w:r w:rsidR="005B3978">
        <w:t xml:space="preserve"> </w:t>
      </w:r>
    </w:p>
    <w:p w14:paraId="32557440" w14:textId="5E9069B9" w:rsidR="00BF45A8" w:rsidRDefault="005B3978" w:rsidP="00BF45A8">
      <w:pPr>
        <w:pStyle w:val="Naslovslike"/>
      </w:pPr>
      <w:r>
        <w:t>(izvor:</w:t>
      </w:r>
      <w:r w:rsidR="00BF45A8">
        <w:t xml:space="preserve"> </w:t>
      </w:r>
      <w:r w:rsidR="00BF45A8">
        <w:fldChar w:fldCharType="begin" w:fldLock="1"/>
      </w:r>
      <w:r w:rsidR="00F91D73">
        <w:instrText>ADDIN CSL_CITATION {"citationItems":[{"id":"ITEM-1","itemData":{"URL":"https://www.jetbrains.com/lp/mobilecrossplatform/"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e)","plainTextFormattedCitation":"(JetBrains s.r.o., 2020e)","previouslyFormattedCitation":"(JetBrains s.r.o., 2020d)"},"properties":{"noteIndex":0},"schema":"https://github.com/citation-style-language/schema/raw/master/csl-citation.json"}</w:instrText>
      </w:r>
      <w:r w:rsidR="00BF45A8">
        <w:fldChar w:fldCharType="separate"/>
      </w:r>
      <w:r w:rsidR="00F91D73" w:rsidRPr="00F91D73">
        <w:rPr>
          <w:noProof/>
        </w:rPr>
        <w:t>(JetBrains s.r.o., 2020e)</w:t>
      </w:r>
      <w:r w:rsidR="00BF45A8">
        <w:fldChar w:fldCharType="end"/>
      </w:r>
      <w:r>
        <w:t>)</w:t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552CF0F8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b)","plainTextFormattedCitation":"(JetBrains s.r.o., 2020b)","previouslyFormattedCitation":"(JetBrains s.r.o.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5017AF" w:rsidRPr="005017AF">
        <w:rPr>
          <w:rFonts w:ascii="Arial" w:hAnsi="Arial" w:cs="Arial"/>
          <w:noProof/>
          <w:sz w:val="22"/>
          <w:szCs w:val="22"/>
        </w:rPr>
        <w:t>(JetBrains s.r.o.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192D6099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5017AF">
        <w:rPr>
          <w:rFonts w:ascii="Arial" w:hAnsi="Arial" w:cs="Arial"/>
          <w:noProof/>
          <w:sz w:val="22"/>
          <w:szCs w:val="22"/>
        </w:rPr>
        <w:t>(JetBrains s.r.o., 2020a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524427"/>
      <w:r>
        <w:t>Jezik</w:t>
      </w:r>
      <w:bookmarkEnd w:id="8"/>
    </w:p>
    <w:p w14:paraId="144F3F39" w14:textId="75C0B190" w:rsidR="006219E9" w:rsidRDefault="00E4486B" w:rsidP="005017A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</w:t>
      </w:r>
      <w:r w:rsidR="003B0FC3">
        <w:rPr>
          <w:rFonts w:ascii="Arial" w:hAnsi="Arial" w:cs="Arial"/>
          <w:sz w:val="22"/>
          <w:szCs w:val="22"/>
        </w:rPr>
        <w:t xml:space="preserve"> </w:t>
      </w:r>
      <w:r w:rsidR="003B0FC3">
        <w:rPr>
          <w:rFonts w:ascii="Arial" w:hAnsi="Arial" w:cs="Arial"/>
          <w:sz w:val="22"/>
          <w:szCs w:val="22"/>
        </w:rPr>
        <w:t xml:space="preserve">Iako programski jezik Java znam od prije te opcija pretvorbe Java koda u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zvuči vrlo zanimljivo, nisam ju koristio pošto sam htio samostalno pisati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kod te naučiti sintaksu istoga. 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7480F399" w14:textId="77777777" w:rsidR="00832D03" w:rsidRDefault="00832D03" w:rsidP="005017A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524428"/>
      <w:r>
        <w:t>Osnovna sintaksa</w:t>
      </w:r>
      <w:bookmarkEnd w:id="9"/>
    </w:p>
    <w:p w14:paraId="097A8439" w14:textId="4AE046EE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c)","plainTextFormattedCitation":"(JetBrains s.r.o., 2020c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F91D73" w:rsidRPr="00F91D73">
        <w:rPr>
          <w:rFonts w:ascii="Arial" w:hAnsi="Arial" w:cs="Arial"/>
          <w:noProof/>
          <w:sz w:val="22"/>
          <w:szCs w:val="22"/>
        </w:rPr>
        <w:t>(JetBrains s.r.o., 2020c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524429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63027BEE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</w:t>
      </w:r>
      <w:r w:rsidR="008D7838">
        <w:rPr>
          <w:rFonts w:ascii="Arial" w:hAnsi="Arial" w:cs="Arial"/>
          <w:sz w:val="22"/>
          <w:szCs w:val="22"/>
        </w:rPr>
        <w:t>može</w:t>
      </w:r>
      <w:r>
        <w:rPr>
          <w:rFonts w:ascii="Arial" w:hAnsi="Arial" w:cs="Arial"/>
          <w:sz w:val="22"/>
          <w:szCs w:val="22"/>
        </w:rPr>
        <w:t xml:space="preserve">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524430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950C76"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46DAD3CF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3FC7F38" w14:textId="2D180C57" w:rsidR="00950C76" w:rsidRDefault="00950C76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lastRenderedPageBreak/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Na sljedećem primjeru </w:t>
      </w:r>
      <w:r w:rsidR="00442309">
        <w:rPr>
          <w:rFonts w:ascii="Arial" w:hAnsi="Arial" w:cs="Arial"/>
          <w:sz w:val="22"/>
          <w:szCs w:val="22"/>
        </w:rPr>
        <w:t>objasniti ću navedene koncepte. Promotrimo funkciju koja množi dva broja:</w:t>
      </w:r>
    </w:p>
    <w:p w14:paraId="074F9035" w14:textId="17F3176A" w:rsidR="00442309" w:rsidRDefault="00442309" w:rsidP="00442309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pomnozi</w:t>
      </w:r>
      <w:proofErr w:type="spellEnd"/>
      <w:r w:rsidRPr="00950C76">
        <w:t>(</w:t>
      </w:r>
      <w:proofErr w:type="spellStart"/>
      <w:r>
        <w:t>mnozenik</w:t>
      </w:r>
      <w:proofErr w:type="spellEnd"/>
      <w:r>
        <w:t xml:space="preserve">: </w:t>
      </w:r>
      <w:proofErr w:type="spellStart"/>
      <w:r>
        <w:t>Int</w:t>
      </w:r>
      <w:proofErr w:type="spellEnd"/>
      <w:r>
        <w:t xml:space="preserve">, </w:t>
      </w:r>
      <w:proofErr w:type="spellStart"/>
      <w:r>
        <w:t>mnozitelj</w:t>
      </w:r>
      <w:proofErr w:type="spellEnd"/>
      <w:r>
        <w:t xml:space="preserve">: </w:t>
      </w:r>
      <w:proofErr w:type="spellStart"/>
      <w:r>
        <w:t>Int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24218D6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</w:t>
      </w:r>
      <w:r w:rsidR="00FE08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524431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7EF0C208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>
        <w:t xml:space="preserve">val a: </w:t>
      </w:r>
      <w:proofErr w:type="spellStart"/>
      <w:r>
        <w:t>Int</w:t>
      </w:r>
      <w:proofErr w:type="spellEnd"/>
      <w:r w:rsidR="005B3978">
        <w:t xml:space="preserve"> = 1</w:t>
      </w:r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  <w:t xml:space="preserve">var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55097FA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FE34164" w14:textId="587A0361" w:rsidR="005B3978" w:rsidRDefault="005B3978" w:rsidP="00EB7AC0">
      <w:pPr>
        <w:pStyle w:val="FOINaslov4"/>
        <w:outlineLvl w:val="3"/>
      </w:pPr>
      <w:bookmarkStart w:id="13" w:name="_Toc46524432"/>
      <w:proofErr w:type="spellStart"/>
      <w:r>
        <w:t>String</w:t>
      </w:r>
      <w:proofErr w:type="spellEnd"/>
      <w:r>
        <w:t xml:space="preserve"> predlošci</w:t>
      </w:r>
      <w:bookmarkEnd w:id="13"/>
    </w:p>
    <w:p w14:paraId="5BE08398" w14:textId="283CDC1F" w:rsidR="005B3978" w:rsidRDefault="005B3978" w:rsidP="005B397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rlo korisna stvar koja postoji u Kotlinu naziva se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template</w:t>
      </w:r>
      <w:r>
        <w:rPr>
          <w:rFonts w:ascii="Arial" w:hAnsi="Arial" w:cs="Arial"/>
          <w:sz w:val="22"/>
          <w:szCs w:val="22"/>
        </w:rPr>
        <w:t xml:space="preserve">). Naime korištenjem navedenog koncepta, moguće je izbjeći po meni vrlo nepregledno spajanje </w:t>
      </w:r>
      <w:proofErr w:type="spellStart"/>
      <w:r>
        <w:rPr>
          <w:rFonts w:ascii="Arial" w:hAnsi="Arial" w:cs="Arial"/>
          <w:sz w:val="22"/>
          <w:szCs w:val="22"/>
        </w:rPr>
        <w:t>Stringova</w:t>
      </w:r>
      <w:proofErr w:type="spellEnd"/>
      <w:r>
        <w:rPr>
          <w:rFonts w:ascii="Arial" w:hAnsi="Arial" w:cs="Arial"/>
          <w:sz w:val="22"/>
          <w:szCs w:val="22"/>
        </w:rPr>
        <w:t xml:space="preserve"> sa operatorom </w:t>
      </w:r>
      <w:r w:rsidR="004B6BA6">
        <w:rPr>
          <w:rFonts w:ascii="Arial" w:hAnsi="Arial" w:cs="Arial"/>
          <w:sz w:val="22"/>
          <w:szCs w:val="22"/>
        </w:rPr>
        <w:t>„+“</w:t>
      </w:r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u Kotlinu </w:t>
      </w:r>
      <w:proofErr w:type="spellStart"/>
      <w:r>
        <w:rPr>
          <w:rFonts w:ascii="Arial" w:hAnsi="Arial" w:cs="Arial"/>
          <w:sz w:val="22"/>
          <w:szCs w:val="22"/>
        </w:rPr>
        <w:t>predstavlji</w:t>
      </w:r>
      <w:proofErr w:type="spellEnd"/>
      <w:r>
        <w:rPr>
          <w:rFonts w:ascii="Arial" w:hAnsi="Arial" w:cs="Arial"/>
          <w:sz w:val="22"/>
          <w:szCs w:val="22"/>
        </w:rPr>
        <w:t xml:space="preserve"> identični tip podataka kao u Javi, dakle skup znakova. Slijedi primjer korištenja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a:</w:t>
      </w:r>
    </w:p>
    <w:p w14:paraId="3B422D54" w14:textId="77777777" w:rsidR="005B3978" w:rsidRDefault="005B3978" w:rsidP="005B3978">
      <w:pPr>
        <w:pStyle w:val="HTMLPreformatted"/>
        <w:spacing w:after="120"/>
        <w:ind w:left="357"/>
      </w:pPr>
    </w:p>
    <w:p w14:paraId="28108C08" w14:textId="2C223AAE" w:rsidR="005B3978" w:rsidRDefault="005B3978" w:rsidP="004B6BA6">
      <w:pPr>
        <w:pStyle w:val="HTMLPreformatted"/>
        <w:spacing w:after="120"/>
      </w:pPr>
      <w:r>
        <w:lastRenderedPageBreak/>
        <w:tab/>
      </w:r>
      <w:r>
        <w:t xml:space="preserve">val </w:t>
      </w:r>
      <w:r w:rsidR="004B6BA6">
        <w:t>danas</w:t>
      </w:r>
      <w:r>
        <w:t xml:space="preserve"> = </w:t>
      </w:r>
      <w:proofErr w:type="spellStart"/>
      <w:r w:rsidR="004B6BA6">
        <w:t>LocalDate.now</w:t>
      </w:r>
      <w:proofErr w:type="spellEnd"/>
      <w:r w:rsidR="004B6BA6">
        <w:t>()</w:t>
      </w:r>
      <w:r>
        <w:t xml:space="preserve"> </w:t>
      </w:r>
    </w:p>
    <w:p w14:paraId="37317EDB" w14:textId="14195819" w:rsidR="005B3978" w:rsidRDefault="005B3978" w:rsidP="005B3978">
      <w:pPr>
        <w:pStyle w:val="HTMLPreformatted"/>
        <w:spacing w:after="120"/>
        <w:ind w:left="357"/>
      </w:pPr>
      <w:r>
        <w:tab/>
      </w:r>
      <w:proofErr w:type="spellStart"/>
      <w:r w:rsidR="004B6BA6">
        <w:t>println</w:t>
      </w:r>
      <w:proofErr w:type="spellEnd"/>
      <w:r w:rsidR="004B6BA6">
        <w:t>(</w:t>
      </w:r>
      <w:r w:rsidR="004B6BA6" w:rsidRPr="004B6BA6">
        <w:t>"</w:t>
      </w:r>
      <w:r w:rsidR="004B6BA6">
        <w:t>Danas je datum: $danas</w:t>
      </w:r>
      <w:r w:rsidR="004B6BA6" w:rsidRPr="004B6BA6">
        <w:t>"</w:t>
      </w:r>
      <w:r w:rsidR="004B6BA6">
        <w:t xml:space="preserve">) </w:t>
      </w:r>
      <w:r w:rsidR="000D5BBF">
        <w:t xml:space="preserve">// korištenje </w:t>
      </w:r>
      <w:proofErr w:type="spellStart"/>
      <w:r w:rsidR="000D5BBF">
        <w:t>String</w:t>
      </w:r>
      <w:proofErr w:type="spellEnd"/>
      <w:r w:rsidR="000D5BBF">
        <w:t xml:space="preserve"> predložaka</w:t>
      </w:r>
    </w:p>
    <w:p w14:paraId="2B556876" w14:textId="78C3CD99" w:rsidR="000D5BBF" w:rsidRDefault="000D5BBF" w:rsidP="005B3978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>Danas je datum:</w:t>
      </w:r>
      <w:r>
        <w:t>" +</w:t>
      </w:r>
      <w:r>
        <w:t xml:space="preserve"> danas)</w:t>
      </w:r>
      <w:r>
        <w:t xml:space="preserve"> // korištenje operatora +</w:t>
      </w:r>
    </w:p>
    <w:p w14:paraId="65B2904E" w14:textId="4AC0D3E0" w:rsidR="004B6BA6" w:rsidRDefault="004B6BA6" w:rsidP="004B6BA6">
      <w:pPr>
        <w:pStyle w:val="HTMLPreformatted"/>
        <w:spacing w:after="120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>Sutra</w:t>
      </w:r>
      <w:r>
        <w:t xml:space="preserve"> je datum: $</w:t>
      </w:r>
      <w:r>
        <w:t>{</w:t>
      </w:r>
      <w:proofErr w:type="spellStart"/>
      <w:r>
        <w:t>danas</w:t>
      </w:r>
      <w:r>
        <w:t>.plusDays</w:t>
      </w:r>
      <w:proofErr w:type="spellEnd"/>
      <w:r>
        <w:t>(1)}</w:t>
      </w:r>
      <w:r w:rsidRPr="004B6BA6">
        <w:t>"</w:t>
      </w:r>
      <w:r>
        <w:t>)</w:t>
      </w:r>
      <w:r w:rsidR="000D5BBF">
        <w:t xml:space="preserve"> // izraz</w:t>
      </w:r>
    </w:p>
    <w:p w14:paraId="6F2B6B1F" w14:textId="3A77C26D" w:rsidR="004B6BA6" w:rsidRPr="000D5BBF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66AB06C" w14:textId="7FEDFC78" w:rsidR="00832D03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D5BBF">
        <w:rPr>
          <w:rFonts w:ascii="Arial" w:hAnsi="Arial" w:cs="Arial"/>
          <w:sz w:val="22"/>
          <w:szCs w:val="22"/>
        </w:rPr>
        <w:t xml:space="preserve">Kao što se iz navedenih primjera može vidjeti, za korištenje </w:t>
      </w:r>
      <w:proofErr w:type="spellStart"/>
      <w:r w:rsidR="000D5BBF" w:rsidRP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 w:rsidRPr="000D5BBF">
        <w:rPr>
          <w:rFonts w:ascii="Arial" w:hAnsi="Arial" w:cs="Arial"/>
          <w:sz w:val="22"/>
          <w:szCs w:val="22"/>
        </w:rPr>
        <w:t xml:space="preserve"> predložaka koristi se operator </w:t>
      </w:r>
      <w:r w:rsidR="000D5BBF" w:rsidRPr="000D5BBF">
        <w:rPr>
          <w:rFonts w:ascii="Arial" w:hAnsi="Arial" w:cs="Arial"/>
          <w:b/>
          <w:bCs/>
          <w:sz w:val="22"/>
          <w:szCs w:val="22"/>
        </w:rPr>
        <w:t>$</w:t>
      </w:r>
      <w:r w:rsidR="000D5BBF" w:rsidRPr="000D5BBF">
        <w:rPr>
          <w:rFonts w:ascii="Arial" w:hAnsi="Arial" w:cs="Arial"/>
          <w:sz w:val="22"/>
          <w:szCs w:val="22"/>
        </w:rPr>
        <w:t xml:space="preserve"> te </w:t>
      </w:r>
      <w:r w:rsidR="000D5BBF">
        <w:rPr>
          <w:rFonts w:ascii="Arial" w:hAnsi="Arial" w:cs="Arial"/>
          <w:sz w:val="22"/>
          <w:szCs w:val="22"/>
        </w:rPr>
        <w:t>potom ime</w:t>
      </w:r>
      <w:r w:rsidR="000D5BBF" w:rsidRPr="000D5BBF">
        <w:rPr>
          <w:rFonts w:ascii="Arial" w:hAnsi="Arial" w:cs="Arial"/>
          <w:sz w:val="22"/>
          <w:szCs w:val="22"/>
        </w:rPr>
        <w:t xml:space="preserve"> varijable</w:t>
      </w:r>
      <w:r w:rsidR="000D5BBF">
        <w:rPr>
          <w:rFonts w:ascii="Arial" w:hAnsi="Arial" w:cs="Arial"/>
          <w:sz w:val="22"/>
          <w:szCs w:val="22"/>
        </w:rPr>
        <w:t>. Također je moguće navesti neki izraz umjesto varijable, no u tom slučaju izraz je potrebno staviti unutar vitičastih zagrada</w:t>
      </w:r>
      <w:r w:rsidR="000D5BBF" w:rsidRPr="000D5BBF">
        <w:rPr>
          <w:rFonts w:ascii="Arial" w:hAnsi="Arial" w:cs="Arial"/>
          <w:sz w:val="22"/>
          <w:szCs w:val="22"/>
        </w:rPr>
        <w:t>.</w:t>
      </w:r>
      <w:r w:rsidR="000D5BBF">
        <w:rPr>
          <w:rFonts w:ascii="Arial" w:hAnsi="Arial" w:cs="Arial"/>
          <w:sz w:val="22"/>
          <w:szCs w:val="22"/>
        </w:rPr>
        <w:t xml:space="preserve"> Prava korist ove </w:t>
      </w:r>
      <w:proofErr w:type="spellStart"/>
      <w:r w:rsidR="000D5BBF">
        <w:rPr>
          <w:rFonts w:ascii="Arial" w:hAnsi="Arial" w:cs="Arial"/>
          <w:sz w:val="22"/>
          <w:szCs w:val="22"/>
        </w:rPr>
        <w:t>funckionalnosti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ističe se ponajviše onda kada treba sastaviti dugačak </w:t>
      </w:r>
      <w:proofErr w:type="spellStart"/>
      <w:r w:rsid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sa mnoštvom vrijednosti koje se čitaju iz varijabli ili izraza.</w:t>
      </w:r>
    </w:p>
    <w:p w14:paraId="4B71AEE3" w14:textId="634F15CD" w:rsidR="009A2722" w:rsidRDefault="009A2722" w:rsidP="009A2722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6C04436B" w14:textId="66821C3D" w:rsidR="009A2722" w:rsidRDefault="009A2722" w:rsidP="00EB7AC0">
      <w:pPr>
        <w:pStyle w:val="FOINaslov4"/>
        <w:outlineLvl w:val="3"/>
      </w:pPr>
      <w:bookmarkStart w:id="14" w:name="_Toc46524433"/>
      <w:r>
        <w:t>Uvjetni izrazi</w:t>
      </w:r>
      <w:bookmarkEnd w:id="14"/>
    </w:p>
    <w:p w14:paraId="6749DDD1" w14:textId="2554310D" w:rsidR="009A2722" w:rsidRDefault="009A2722" w:rsidP="00C941A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941A8">
        <w:rPr>
          <w:rFonts w:ascii="Arial" w:hAnsi="Arial" w:cs="Arial"/>
          <w:sz w:val="22"/>
          <w:szCs w:val="22"/>
        </w:rPr>
        <w:t xml:space="preserve">Poput velike većine programskih jezika i </w:t>
      </w:r>
      <w:proofErr w:type="spellStart"/>
      <w:r w:rsidRPr="00C941A8">
        <w:rPr>
          <w:rFonts w:ascii="Arial" w:hAnsi="Arial" w:cs="Arial"/>
          <w:sz w:val="22"/>
          <w:szCs w:val="22"/>
        </w:rPr>
        <w:t>Kotlin</w:t>
      </w:r>
      <w:proofErr w:type="spellEnd"/>
      <w:r w:rsidRPr="00C941A8">
        <w:rPr>
          <w:rFonts w:ascii="Arial" w:hAnsi="Arial" w:cs="Arial"/>
          <w:sz w:val="22"/>
          <w:szCs w:val="22"/>
        </w:rPr>
        <w:t xml:space="preserve"> podržava grananje u programskom kodu. </w:t>
      </w:r>
      <w:r w:rsidR="00C941A8" w:rsidRPr="00C941A8">
        <w:rPr>
          <w:rFonts w:ascii="Arial" w:hAnsi="Arial" w:cs="Arial"/>
          <w:sz w:val="22"/>
          <w:szCs w:val="22"/>
        </w:rPr>
        <w:t xml:space="preserve">Uvjetni izrazi, tj. kondicionalni izrazi </w:t>
      </w:r>
      <w:r w:rsidR="00C941A8">
        <w:rPr>
          <w:rFonts w:ascii="Arial" w:hAnsi="Arial" w:cs="Arial"/>
          <w:sz w:val="22"/>
          <w:szCs w:val="22"/>
        </w:rPr>
        <w:t>ili kako se često u žargonu spominje „</w:t>
      </w:r>
      <w:proofErr w:type="spellStart"/>
      <w:r w:rsidR="00C941A8" w:rsidRP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 w:rsidRPr="00C941A8">
        <w:rPr>
          <w:rFonts w:ascii="Arial" w:hAnsi="Arial" w:cs="Arial"/>
          <w:i/>
          <w:iCs/>
          <w:sz w:val="22"/>
          <w:szCs w:val="22"/>
        </w:rPr>
        <w:t xml:space="preserve"> uvjeti</w:t>
      </w:r>
      <w:r w:rsidR="00C941A8">
        <w:rPr>
          <w:rFonts w:ascii="Arial" w:hAnsi="Arial" w:cs="Arial"/>
          <w:sz w:val="22"/>
          <w:szCs w:val="22"/>
        </w:rPr>
        <w:t xml:space="preserve">“ </w:t>
      </w:r>
      <w:r w:rsidR="00C941A8" w:rsidRPr="00C941A8">
        <w:rPr>
          <w:rFonts w:ascii="Arial" w:hAnsi="Arial" w:cs="Arial"/>
          <w:sz w:val="22"/>
          <w:szCs w:val="22"/>
        </w:rPr>
        <w:t>u Kotlinu izgledaju identično kao u p</w:t>
      </w:r>
      <w:r w:rsidR="00C941A8">
        <w:rPr>
          <w:rFonts w:ascii="Arial" w:hAnsi="Arial" w:cs="Arial"/>
          <w:sz w:val="22"/>
          <w:szCs w:val="22"/>
        </w:rPr>
        <w:t>r</w:t>
      </w:r>
      <w:r w:rsidR="00C941A8" w:rsidRPr="00C941A8">
        <w:rPr>
          <w:rFonts w:ascii="Arial" w:hAnsi="Arial" w:cs="Arial"/>
          <w:sz w:val="22"/>
          <w:szCs w:val="22"/>
        </w:rPr>
        <w:t>ogramskom jeziku Java</w:t>
      </w:r>
      <w:r w:rsidR="00C941A8">
        <w:rPr>
          <w:rFonts w:ascii="Arial" w:hAnsi="Arial" w:cs="Arial"/>
          <w:sz w:val="22"/>
          <w:szCs w:val="22"/>
        </w:rPr>
        <w:t xml:space="preserve"> uz neke sitne dodatne mogućnosti</w:t>
      </w:r>
      <w:r w:rsidR="00C941A8" w:rsidRPr="00C941A8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C941A8">
        <w:rPr>
          <w:rFonts w:ascii="Arial" w:hAnsi="Arial" w:cs="Arial"/>
          <w:sz w:val="22"/>
          <w:szCs w:val="22"/>
        </w:rPr>
        <w:t>Dodatna f</w:t>
      </w:r>
      <w:proofErr w:type="spellEnd"/>
      <w:r w:rsidR="00C941A8">
        <w:rPr>
          <w:rFonts w:ascii="Arial" w:hAnsi="Arial" w:cs="Arial"/>
          <w:sz w:val="22"/>
          <w:szCs w:val="22"/>
        </w:rPr>
        <w:t xml:space="preserve">unkcionalnost je ta što </w:t>
      </w:r>
      <w:proofErr w:type="spellStart"/>
      <w:r w:rsid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>
        <w:rPr>
          <w:rFonts w:ascii="Arial" w:hAnsi="Arial" w:cs="Arial"/>
          <w:sz w:val="22"/>
          <w:szCs w:val="22"/>
        </w:rPr>
        <w:t>, odnosno uvjetni</w:t>
      </w:r>
      <w:r w:rsidR="00C941A8">
        <w:rPr>
          <w:rFonts w:ascii="Arial" w:hAnsi="Arial" w:cs="Arial"/>
          <w:i/>
          <w:iCs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koda</w:t>
      </w:r>
      <w:r w:rsidR="00C941A8">
        <w:rPr>
          <w:rFonts w:ascii="Arial" w:hAnsi="Arial" w:cs="Arial"/>
          <w:sz w:val="22"/>
          <w:szCs w:val="22"/>
        </w:rPr>
        <w:t xml:space="preserve"> može „vratiti“ određenu vrijednost. </w:t>
      </w:r>
    </w:p>
    <w:p w14:paraId="2EEFF950" w14:textId="473C4A54" w:rsidR="00C941A8" w:rsidRDefault="00C941A8" w:rsidP="00C941A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8B71E4E" w14:textId="65CBA37A" w:rsidR="00C941A8" w:rsidRDefault="00C941A8" w:rsidP="00C941A8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 w:rsidRPr="00950C76">
        <w:t xml:space="preserve"> (</w:t>
      </w:r>
      <w:r>
        <w:t>a &gt; b</w:t>
      </w:r>
      <w:r w:rsidRPr="00950C76">
        <w:t>)</w:t>
      </w:r>
      <w:r>
        <w:t xml:space="preserve"> </w:t>
      </w:r>
      <w:r w:rsidRPr="00950C76">
        <w:t>{</w:t>
      </w:r>
    </w:p>
    <w:p w14:paraId="741254C0" w14:textId="2A866F8B" w:rsidR="00C941A8" w:rsidRPr="00950C76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a je veća od varijable b</w:t>
      </w:r>
      <w:r>
        <w:t>"</w:t>
      </w:r>
      <w:r>
        <w:t>)</w:t>
      </w:r>
    </w:p>
    <w:p w14:paraId="3B1FADF7" w14:textId="2FBB0F00" w:rsidR="00C941A8" w:rsidRDefault="00C941A8" w:rsidP="00C941A8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  <w:proofErr w:type="spellStart"/>
      <w:r>
        <w:t>else</w:t>
      </w:r>
      <w:proofErr w:type="spellEnd"/>
      <w:r>
        <w:t xml:space="preserve"> </w:t>
      </w:r>
      <w:proofErr w:type="spellStart"/>
      <w:r>
        <w:t>if</w:t>
      </w:r>
      <w:proofErr w:type="spellEnd"/>
      <w:r>
        <w:t xml:space="preserve"> (b &gt; a) {</w:t>
      </w:r>
    </w:p>
    <w:p w14:paraId="415E7679" w14:textId="0724797D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"Varijabla </w:t>
      </w:r>
      <w:r>
        <w:t>b</w:t>
      </w:r>
      <w:r>
        <w:t xml:space="preserve"> je veća od varijable </w:t>
      </w:r>
      <w:r>
        <w:t>a</w:t>
      </w:r>
      <w:r>
        <w:t>")</w:t>
      </w:r>
    </w:p>
    <w:p w14:paraId="1EDAB657" w14:textId="77777777" w:rsidR="00C941A8" w:rsidRDefault="00C941A8" w:rsidP="00C941A8">
      <w:pPr>
        <w:pStyle w:val="HTMLPreformatted"/>
        <w:spacing w:after="120"/>
        <w:ind w:left="357"/>
      </w:pPr>
      <w:r>
        <w:tab/>
        <w:t xml:space="preserve">} </w:t>
      </w:r>
      <w:proofErr w:type="spellStart"/>
      <w:r>
        <w:t>else</w:t>
      </w:r>
      <w:proofErr w:type="spellEnd"/>
      <w:r>
        <w:t xml:space="preserve"> {</w:t>
      </w:r>
    </w:p>
    <w:p w14:paraId="42C4F855" w14:textId="45044070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e imaju jednaku vrijednost</w:t>
      </w:r>
      <w:r>
        <w:t>"</w:t>
      </w:r>
      <w:r>
        <w:t>)</w:t>
      </w:r>
    </w:p>
    <w:p w14:paraId="7E4A2F59" w14:textId="20EBD726" w:rsidR="00C941A8" w:rsidRDefault="00C941A8" w:rsidP="00C941A8">
      <w:pPr>
        <w:pStyle w:val="HTMLPreformatted"/>
        <w:spacing w:after="120"/>
        <w:ind w:left="357"/>
      </w:pPr>
      <w:r>
        <w:tab/>
        <w:t xml:space="preserve">} // prikaz klasičnog korištenja </w:t>
      </w:r>
      <w:proofErr w:type="spellStart"/>
      <w:r w:rsidRPr="00C941A8">
        <w:rPr>
          <w:i/>
          <w:iCs/>
        </w:rPr>
        <w:t>if</w:t>
      </w:r>
      <w:proofErr w:type="spellEnd"/>
      <w:r>
        <w:t xml:space="preserve"> uvjeta</w:t>
      </w:r>
    </w:p>
    <w:p w14:paraId="12A993B1" w14:textId="0E939A56" w:rsidR="007A16EC" w:rsidRDefault="007A16EC" w:rsidP="00C941A8">
      <w:pPr>
        <w:pStyle w:val="HTMLPreformatted"/>
        <w:spacing w:after="120"/>
        <w:ind w:left="357"/>
      </w:pPr>
    </w:p>
    <w:p w14:paraId="7127CA5E" w14:textId="7DA1582D" w:rsidR="007A16EC" w:rsidRDefault="007A16EC" w:rsidP="00C941A8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najmanj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lt; b) a </w:t>
      </w:r>
      <w:proofErr w:type="spellStart"/>
      <w:r>
        <w:t>else</w:t>
      </w:r>
      <w:proofErr w:type="spellEnd"/>
      <w:r>
        <w:t xml:space="preserve"> b </w:t>
      </w:r>
    </w:p>
    <w:p w14:paraId="31C0A9AA" w14:textId="77777777" w:rsidR="00B54E51" w:rsidRDefault="00B54E51" w:rsidP="00C941A8">
      <w:pPr>
        <w:pStyle w:val="HTMLPreformatted"/>
        <w:spacing w:after="120"/>
        <w:ind w:left="357"/>
      </w:pPr>
    </w:p>
    <w:p w14:paraId="4F948F16" w14:textId="2471C6D0" w:rsidR="007A16EC" w:rsidRPr="007A16EC" w:rsidRDefault="007A16EC" w:rsidP="007A16E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zadnjem primjeru vidi se kako za razliku od programskog jezika Java </w:t>
      </w:r>
      <w:proofErr w:type="spellStart"/>
      <w:r w:rsidR="00B54E51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može iskazati kao izraz koji</w:t>
      </w:r>
      <w:r>
        <w:rPr>
          <w:rFonts w:ascii="Arial" w:hAnsi="Arial" w:cs="Arial"/>
          <w:sz w:val="22"/>
          <w:szCs w:val="22"/>
        </w:rPr>
        <w:t xml:space="preserve"> može „vratiti“ određenu vrijednost. U konkretnom primjeru ta vrijednost se pridružuje varijabli </w:t>
      </w:r>
      <w:proofErr w:type="spellStart"/>
      <w:r w:rsidRPr="00B54E51">
        <w:rPr>
          <w:rFonts w:ascii="Arial" w:hAnsi="Arial" w:cs="Arial"/>
          <w:i/>
          <w:iCs/>
          <w:sz w:val="22"/>
          <w:szCs w:val="22"/>
        </w:rPr>
        <w:t>najmanjiBroj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 to na način da će varijabla poprimiti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a</w:t>
      </w:r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koliko je uvjet ispunjen a u suprotnom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.</w:t>
      </w:r>
    </w:p>
    <w:p w14:paraId="6EFC514E" w14:textId="77777777" w:rsidR="00C941A8" w:rsidRPr="00C941A8" w:rsidRDefault="00C941A8" w:rsidP="00C941A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97EEC45" w14:textId="353ABFE0" w:rsidR="00C146E6" w:rsidRDefault="00C146E6" w:rsidP="00C146E6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9DFBFAE" w14:textId="77777777" w:rsidR="00C146E6" w:rsidRPr="000D5BBF" w:rsidRDefault="00C146E6" w:rsidP="00C146E6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C146E6" w:rsidRPr="000D5BBF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31E7CD6" w14:textId="77777777" w:rsidR="005B1033" w:rsidRDefault="005B1033" w:rsidP="0015288B">
      <w:r>
        <w:separator/>
      </w:r>
    </w:p>
  </w:endnote>
  <w:endnote w:type="continuationSeparator" w:id="0">
    <w:p w14:paraId="7047647A" w14:textId="77777777" w:rsidR="005B1033" w:rsidRDefault="005B1033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F91D73" w:rsidRDefault="00F91D73">
    <w:pPr>
      <w:pStyle w:val="Footer"/>
      <w:jc w:val="right"/>
    </w:pPr>
  </w:p>
  <w:p w14:paraId="05E476E7" w14:textId="77777777" w:rsidR="00F91D73" w:rsidRDefault="00F91D7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F91D73" w:rsidRDefault="00F91D73">
    <w:pPr>
      <w:pStyle w:val="Footer"/>
      <w:jc w:val="right"/>
    </w:pPr>
  </w:p>
  <w:p w14:paraId="5BAB876B" w14:textId="77777777" w:rsidR="00F91D73" w:rsidRDefault="00F91D7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EndPr/>
    <w:sdtContent>
      <w:p w14:paraId="136A9237" w14:textId="77777777" w:rsidR="00F91D73" w:rsidRDefault="00F91D73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F91D73" w:rsidRDefault="00F91D73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F91D73" w:rsidRPr="00BE4D7E" w:rsidRDefault="00F91D7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F91D73" w:rsidRDefault="00F91D73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F91D73" w:rsidRPr="00BE4D7E" w:rsidRDefault="00F91D7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F91D73" w:rsidRDefault="00F91D73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F91D73" w:rsidRPr="00BE4D7E" w:rsidRDefault="00F91D7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F91D73" w:rsidRDefault="00F91D7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98185C4" w14:textId="77777777" w:rsidR="005B1033" w:rsidRDefault="005B1033" w:rsidP="0015288B">
      <w:r>
        <w:separator/>
      </w:r>
    </w:p>
  </w:footnote>
  <w:footnote w:type="continuationSeparator" w:id="0">
    <w:p w14:paraId="1B95DE03" w14:textId="77777777" w:rsidR="005B1033" w:rsidRDefault="005B1033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BBF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0FC3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BA6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37B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033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3978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47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5EA"/>
    <w:rsid w:val="006D39EE"/>
    <w:rsid w:val="006D3D30"/>
    <w:rsid w:val="006D4889"/>
    <w:rsid w:val="006D4C2A"/>
    <w:rsid w:val="006D56BB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6EC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0D"/>
    <w:rsid w:val="007F287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6E6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838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722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4E51"/>
    <w:rsid w:val="00B55253"/>
    <w:rsid w:val="00B56DFB"/>
    <w:rsid w:val="00B573EF"/>
    <w:rsid w:val="00B575B8"/>
    <w:rsid w:val="00B5789D"/>
    <w:rsid w:val="00B5790E"/>
    <w:rsid w:val="00B57E0B"/>
    <w:rsid w:val="00B603B4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6E6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41A8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B7AC0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0847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87</TotalTime>
  <Pages>13</Pages>
  <Words>4113</Words>
  <Characters>23448</Characters>
  <Application>Microsoft Office Word</Application>
  <DocSecurity>0</DocSecurity>
  <Lines>195</Lines>
  <Paragraphs>5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75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26</cp:revision>
  <cp:lastPrinted>2012-11-30T11:54:00Z</cp:lastPrinted>
  <dcterms:created xsi:type="dcterms:W3CDTF">2017-11-13T12:09:00Z</dcterms:created>
  <dcterms:modified xsi:type="dcterms:W3CDTF">2020-07-24T2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